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B2B1A0" w14:textId="7D5EE806" w:rsidR="00385D68" w:rsidRPr="000F2C4E" w:rsidRDefault="00F031A4">
      <w:pPr>
        <w:rPr>
          <w:b/>
        </w:rPr>
      </w:pPr>
      <w:r w:rsidRPr="000F2C4E">
        <w:rPr>
          <w:b/>
        </w:rPr>
        <w:t>Background</w:t>
      </w:r>
    </w:p>
    <w:p w14:paraId="40554C6C" w14:textId="77777777" w:rsidR="00F031A4" w:rsidRDefault="00F031A4"/>
    <w:p w14:paraId="2361AA78" w14:textId="77777777" w:rsidR="00F031A4" w:rsidRDefault="00F031A4">
      <w:r>
        <w:t xml:space="preserve">SRB (sulfate-reducing bacteria) </w:t>
      </w:r>
      <w:r>
        <w:fldChar w:fldCharType="begin" w:fldLock="1"/>
      </w:r>
      <w:r>
        <w:instrText>ADDIN CSL_CITATION { "citationItems" : [ { "id" : "ITEM-1", "itemData" : { "author" : [ { "dropping-particle" : "", "family" : "Costinar", "given" : "Luminita", "non-dropping-particle" : "", "parse-names" : false, "suffix" : "" }, { "dropping-particle" : "", "family" : "Herman", "given" : "V", "non-dropping-particle" : "", "parse-names" : false, "suffix" : "" }, { "dropping-particle" : "", "family" : "Pascu", "given" : "Corina", "non-dropping-particle" : "", "parse-names" : false, "suffix" : "" } ], "id" : "ITEM-1", "issue" : "119", "issued" : { "date-parts" : [ [ "2010" ] ] }, "page" : "128-131", "title" : "THE PRESENCE OF SULFATE-REDUCING BACTERIA IN DOG \u2019 S ORAL CAVITY", "type" : "article-journal", "volume" : "XLIII" }, "uris" : [ "http://www.mendeley.com/documents/?uuid=36bab372-ced8-4698-be07-2308159dca60" ] } ], "mendeley" : { "formattedCitation" : "(1)", "plainTextFormattedCitation" : "(1)", "previouslyFormattedCitation" : "(1)" }, "properties" : { "noteIndex" : 1 }, "schema" : "https://github.com/citation-style-language/schema/raw/master/csl-citation.json" }</w:instrText>
      </w:r>
      <w:r>
        <w:fldChar w:fldCharType="separate"/>
      </w:r>
      <w:r w:rsidRPr="00F031A4">
        <w:rPr>
          <w:noProof/>
        </w:rPr>
        <w:t>(1)</w:t>
      </w:r>
      <w:r>
        <w:fldChar w:fldCharType="end"/>
      </w:r>
    </w:p>
    <w:p w14:paraId="74D59243" w14:textId="77777777" w:rsidR="00F031A4" w:rsidRDefault="00C015E5">
      <w:r>
        <w:t xml:space="preserve">Opportunistic Pathogen Potential </w:t>
      </w:r>
    </w:p>
    <w:p w14:paraId="1D962AA6" w14:textId="5118D4B7" w:rsidR="00C015E5" w:rsidRDefault="00C015E5">
      <w:proofErr w:type="spellStart"/>
      <w:r>
        <w:t>Obligately</w:t>
      </w:r>
      <w:proofErr w:type="spellEnd"/>
      <w:r>
        <w:t xml:space="preserve"> anaerobic</w:t>
      </w:r>
      <w:r w:rsidR="00555359">
        <w:t xml:space="preserve">, </w:t>
      </w:r>
      <w:r>
        <w:t>Slow growing</w:t>
      </w:r>
      <w:r w:rsidR="00555359">
        <w:t xml:space="preserve">, </w:t>
      </w:r>
      <w:r>
        <w:t xml:space="preserve">Fastidious </w:t>
      </w:r>
      <w:r>
        <w:fldChar w:fldCharType="begin" w:fldLock="1"/>
      </w:r>
      <w:r>
        <w:instrText>ADDIN CSL_CITATION { "citationItems" : [ { "id" : "ITEM-1", "itemData" : { "DOI" : "10.1016/j.apme.2015.11.086", "ISSN" : "09760016", "abstract" : "Nosocomial infections are the most notorious of all the microbial infections. Apart from causing rise in the economic burden, it also leads to increase in the morbidity and mortality of the hospitalized patients. So far, the main armamentarium to combat these infections has remained the antibiotics. But with increase in the antibiotic-resistant microbes and a relatively slower rate of discovery of newer antibiotics, we have to look out for innovative ways to contain these infections. This is where role of innovative technologies come in to the picture. Technology can play a major role if applied judiciously and in time. Strategically used, it can be used to control nosocomial infections at the levels of detection of the disease as well as prophylaxis of the disease.", "author" : [ { "dropping-particle" : "", "family" : "Shukla", "given" : "Prashant", "non-dropping-particle" : "", "parse-names" : false, "suffix" : "" }, { "dropping-particle" : "", "family" : "Garg", "given" : "Rahul K.", "non-dropping-particle" : "", "parse-names" : false, "suffix" : "" }, { "dropping-particle" : "", "family" : "Dahiya", "given" : "Amit K.", "non-dropping-particle" : "", "parse-names" : false, "suffix" : "" } ], "container-title" : "Apollo Medicine", "id" : "ITEM-1", "issue" : "1", "issued" : { "date-parts" : [ [ "2016" ] ] }, "page" : "71-73", "publisher" : "Indraprastha Medical Corporation Ltd.", "title" : "Role of technology to combat nosocomial infections", "type" : "article-journal", "volume" : "13" }, "uris" : [ "http://www.mendeley.com/documents/?uuid=30682d38-e1c2-4381-b478-31a5e47eddba" ] } ], "mendeley" : { "formattedCitation" : "(2)", "plainTextFormattedCitation" : "(2)", "previouslyFormattedCitation" : "(2)" }, "properties" : { "noteIndex" : 1 }, "schema" : "https://github.com/citation-style-language/schema/raw/master/csl-citation.json" }</w:instrText>
      </w:r>
      <w:r>
        <w:fldChar w:fldCharType="separate"/>
      </w:r>
      <w:r w:rsidRPr="00C015E5">
        <w:rPr>
          <w:noProof/>
        </w:rPr>
        <w:t>(2)</w:t>
      </w:r>
      <w:r>
        <w:fldChar w:fldCharType="end"/>
      </w:r>
    </w:p>
    <w:p w14:paraId="1D5FD845" w14:textId="361E7D90" w:rsidR="00294214" w:rsidRDefault="002F564D">
      <w:r>
        <w:t>Dissimilatory reduction</w:t>
      </w:r>
      <w:r w:rsidR="00555359">
        <w:t xml:space="preserve"> of sulfate p</w:t>
      </w:r>
      <w:r>
        <w:t xml:space="preserve">roduces hydrogen sulfide </w:t>
      </w:r>
    </w:p>
    <w:p w14:paraId="5A167042" w14:textId="77777777" w:rsidR="00294214" w:rsidRDefault="00294214" w:rsidP="00294214">
      <w:r>
        <w:t xml:space="preserve">Numbers of SRB limited by the energy source sulfate. </w:t>
      </w:r>
    </w:p>
    <w:p w14:paraId="29DD8B91" w14:textId="1E3487CB" w:rsidR="00294214" w:rsidRDefault="00707A31" w:rsidP="00294214">
      <w:r>
        <w:t xml:space="preserve">Require free sulfate for </w:t>
      </w:r>
      <w:r w:rsidR="00294214">
        <w:t>growth.</w:t>
      </w:r>
    </w:p>
    <w:p w14:paraId="24EEF6C0" w14:textId="2DCBAB2D" w:rsidR="00F031A4" w:rsidRDefault="00555359">
      <w:r>
        <w:t>H2S</w:t>
      </w:r>
      <w:r w:rsidR="00294214">
        <w:t xml:space="preserve"> toxic </w:t>
      </w:r>
      <w:r w:rsidR="002F564D">
        <w:fldChar w:fldCharType="begin" w:fldLock="1"/>
      </w:r>
      <w:r w:rsidR="000D6E9E">
        <w:instrText>ADDIN CSL_CITATION { "citationItems" : [ { "id" : "ITEM-1", "itemData" : { "DOI" : "10.1111/j.1399-302X.1995.tb00156.x", "ISSN" : "1399302X", "PMID" : "8596671", "abstract" : "This report is the first to describe the occurrence of sulfate-reducing bacteria in the human mouth. Samples of subgingival dental plaque were examined for the presence of sulfate-reducing bacteria. Using enrichment cultures, sulfate-reducing bacteria were detected in 25 (58%) of 43 individuals, and in 39 (48%) of the 82 samples. Pure isolates of sulfate-reducing bacteria, obtained from a limited number of enrichment cultures, belonged to the genera Desulfobacter and Desulfovibrio. These genera are also the predominant sulfate-reducing bacteria in the human large intestine. The sulfate-reducing bacteria use sulfate as terminal electron acceptor to oxidize low-molecular-weight organic compounds, mainly products of microbial fermentation such as acetate, lactate etc. The numbers of sulfate-reducing bacteria in the mouth are assumed to be limited by sulfate. Potential sources of sulfate in the subgingival area include free sulfate in pocket fluid and glycosaminoglycans from periodontal tissues.", "author" : [ { "dropping-particle" : "", "family" : "Hoeven", "given" : "J. S.", "non-dropping-particle" : "van der", "parse-names" : false, "suffix" : "" }, { "dropping-particle" : "", "family" : "Kieboom", "given" : "C. W.A.", "non-dropping-particle" : "van den", "parse-names" : false, "suffix" : "" }, { "dropping-particle" : "", "family" : "Schaeken", "given" : "M. J.M.", "non-dropping-particle" : "", "parse-names" : false, "suffix" : "" } ], "container-title" : "Oral Microbiology and Immunology", "id" : "ITEM-1", "issue" : "5", "issued" : { "date-parts" : [ [ "1995" ] ] }, "page" : "288-290", "title" : "Sulfate\u2010reducing bacteria in the periodontal pocket", "type" : "article-journal", "volume" : "10" }, "uris" : [ "http://www.mendeley.com/documents/?uuid=30872ef7-d445-400e-a9cf-aa6539733d00" ] } ], "mendeley" : { "formattedCitation" : "(3)", "plainTextFormattedCitation" : "(3)", "previouslyFormattedCitation" : "(3)" }, "properties" : { "noteIndex" : 1 }, "schema" : "https://github.com/citation-style-language/schema/raw/master/csl-citation.json" }</w:instrText>
      </w:r>
      <w:r w:rsidR="002F564D">
        <w:fldChar w:fldCharType="separate"/>
      </w:r>
      <w:r w:rsidR="002F564D" w:rsidRPr="002F564D">
        <w:rPr>
          <w:noProof/>
        </w:rPr>
        <w:t>(3)</w:t>
      </w:r>
      <w:r w:rsidR="002F564D">
        <w:fldChar w:fldCharType="end"/>
      </w:r>
    </w:p>
    <w:p w14:paraId="3FAF2C45" w14:textId="7FA6B044" w:rsidR="00CF7E5D" w:rsidRDefault="00CF7E5D">
      <w:r>
        <w:t xml:space="preserve">SRB require electron accepter for growth, usually sulfate. </w:t>
      </w:r>
      <w:r w:rsidR="00555359">
        <w:t>Sources</w:t>
      </w:r>
      <w:r>
        <w:t xml:space="preserve"> for anion may be dietary or endogenous. high sulfated food = fermented beverages, dried fruits, white bread. </w:t>
      </w:r>
      <w:r>
        <w:fldChar w:fldCharType="begin" w:fldLock="1"/>
      </w:r>
      <w:r>
        <w:instrText>ADDIN CSL_CITATION { "citationItems" : [ { "id" : "ITEM-1", "itemData" : { "author" : [ { "dropping-particle" : "", "family" : "Willis", "given" : "C L", "non-dropping-particle" : "", "parse-names" : false, "suffix" : "" }, { "dropping-particle" : "", "family" : "Gibson", "given" : "G R", "non-dropping-particle" : "", "parse-names" : false, "suffix" : "" }, { "dropping-particle" : "", "family" : "Allison", "given" : "C", "non-dropping-particle" : "", "parse-names" : false, "suffix" : "" }, { "dropping-particle" : "", "family" : "Macfarlane", "given" : "S", "non-dropping-particle" : "", "parse-names" : false, "suffix" : "" }, { "dropping-particle" : "", "family" : "Holt", "given" : "J S", "non-dropping-particle" : "", "parse-names" : false, "suffix" : "" } ], "container-title" : "FEMS Microbiology Letters", "id" : "ITEM-1", "issue" : "3", "issued" : { "date-parts" : [ [ "1995" ] ] }, "page" : "267-271", "title" : "Growth, incidence and activities of dissimilatory sulfate- reducing bacteria in the human oral cavity", "type" : "article-journal", "volume" : "129" }, "uris" : [ "http://www.mendeley.com/documents/?uuid=a4491349-170e-4b4f-8837-6917edeb9d98" ] } ], "mendeley" : { "formattedCitation" : "(4)", "plainTextFormattedCitation" : "(4)", "previouslyFormattedCitation" : "(4)" }, "properties" : { "noteIndex" : 1 }, "schema" : "https://github.com/citation-style-language/schema/raw/master/csl-citation.json" }</w:instrText>
      </w:r>
      <w:r>
        <w:fldChar w:fldCharType="separate"/>
      </w:r>
      <w:r w:rsidRPr="00CF7E5D">
        <w:rPr>
          <w:noProof/>
        </w:rPr>
        <w:t>(4)</w:t>
      </w:r>
      <w:r>
        <w:fldChar w:fldCharType="end"/>
      </w:r>
    </w:p>
    <w:p w14:paraId="38C524BA" w14:textId="77777777" w:rsidR="00555359" w:rsidRDefault="00574F06">
      <w:r>
        <w:t xml:space="preserve">Obligate anaerobes. </w:t>
      </w:r>
    </w:p>
    <w:p w14:paraId="7F0B8331" w14:textId="77777777" w:rsidR="00555359" w:rsidRDefault="00574F06">
      <w:r>
        <w:t xml:space="preserve">Organic compounds or inorganic ions as terminal e acceptor. </w:t>
      </w:r>
    </w:p>
    <w:p w14:paraId="5483A2ED" w14:textId="77B4EE67" w:rsidR="00574F06" w:rsidRDefault="00574F06">
      <w:r>
        <w:t xml:space="preserve">Lack catalase, killed by oxygen. (Lab manual </w:t>
      </w:r>
      <w:proofErr w:type="spellStart"/>
      <w:r>
        <w:t>pg</w:t>
      </w:r>
      <w:proofErr w:type="spellEnd"/>
      <w:r>
        <w:t xml:space="preserve"> 41)</w:t>
      </w:r>
    </w:p>
    <w:p w14:paraId="59D24BB0" w14:textId="77777777" w:rsidR="00D61710" w:rsidRDefault="00D61710"/>
    <w:p w14:paraId="732ACC24" w14:textId="77777777" w:rsidR="00555359" w:rsidRDefault="00D30F6A">
      <w:r>
        <w:t xml:space="preserve">Sulfate (SO4 2- ) is most </w:t>
      </w:r>
      <w:proofErr w:type="spellStart"/>
      <w:r>
        <w:t>oxidated</w:t>
      </w:r>
      <w:proofErr w:type="spellEnd"/>
      <w:r>
        <w:t xml:space="preserve"> form of sulfur</w:t>
      </w:r>
      <w:r w:rsidR="00555359">
        <w:t>.</w:t>
      </w:r>
    </w:p>
    <w:p w14:paraId="665A78C9" w14:textId="5C63B486" w:rsidR="00D30F6A" w:rsidRDefault="00555359">
      <w:r>
        <w:t>Reduction</w:t>
      </w:r>
      <w:r w:rsidR="00D30F6A">
        <w:t xml:space="preserve"> to produce H2S</w:t>
      </w:r>
      <w:r>
        <w:t xml:space="preserve"> requires 8 e</w:t>
      </w:r>
      <w:r w:rsidR="00D30F6A">
        <w:t xml:space="preserve">. </w:t>
      </w:r>
    </w:p>
    <w:p w14:paraId="129B193F" w14:textId="1D79DF4B" w:rsidR="00E601F7" w:rsidRDefault="00EC7AF8">
      <w:r>
        <w:t>Step 1: SO4 2- activated using ATP</w:t>
      </w:r>
      <w:r w:rsidR="00555359">
        <w:t xml:space="preserve"> and ATP </w:t>
      </w:r>
      <w:proofErr w:type="spellStart"/>
      <w:r w:rsidR="00555359">
        <w:t>sulfurylase</w:t>
      </w:r>
      <w:proofErr w:type="spellEnd"/>
      <w:r>
        <w:t xml:space="preserve"> so that it attaches </w:t>
      </w:r>
      <w:r>
        <w:sym w:font="Wingdings" w:char="F0E0"/>
      </w:r>
      <w:proofErr w:type="spellStart"/>
      <w:r>
        <w:t>adenoside</w:t>
      </w:r>
      <w:proofErr w:type="spellEnd"/>
      <w:r>
        <w:t xml:space="preserve"> </w:t>
      </w:r>
      <w:proofErr w:type="spellStart"/>
      <w:r>
        <w:t>phophosulfate</w:t>
      </w:r>
      <w:proofErr w:type="spellEnd"/>
      <w:r>
        <w:t xml:space="preserve"> (APS)</w:t>
      </w:r>
      <w:r w:rsidR="00555359">
        <w:t xml:space="preserve"> and elemental </w:t>
      </w:r>
      <w:proofErr w:type="spellStart"/>
      <w:r w:rsidR="00555359">
        <w:t>PPi</w:t>
      </w:r>
      <w:proofErr w:type="spellEnd"/>
    </w:p>
    <w:p w14:paraId="35899F73" w14:textId="2B72F56E" w:rsidR="00E601F7" w:rsidRDefault="00E601F7">
      <w:r>
        <w:t>Step 2:</w:t>
      </w:r>
      <w:r w:rsidR="00EC7AF8">
        <w:t xml:space="preserve"> Dissimilative: SO4 2- in APS reduced to sulfite (SO3 2-) using APS reductase.</w:t>
      </w:r>
      <w:r>
        <w:t xml:space="preserve"> (2e in, AMP out)</w:t>
      </w:r>
    </w:p>
    <w:p w14:paraId="1B3ABE62" w14:textId="4808443C" w:rsidR="00EC7AF8" w:rsidRDefault="00E601F7">
      <w:r>
        <w:t>Step 3</w:t>
      </w:r>
      <w:r w:rsidR="00EC7AF8">
        <w:t xml:space="preserve">: SO3 2- reduced to H2S via sulfite reductase. </w:t>
      </w:r>
      <w:r>
        <w:t>(6e in)</w:t>
      </w:r>
    </w:p>
    <w:p w14:paraId="7A360683" w14:textId="58A3F73F" w:rsidR="00555359" w:rsidRDefault="00555359" w:rsidP="00555359">
      <w:r>
        <w:t xml:space="preserve">Provides </w:t>
      </w:r>
      <w:r w:rsidR="00D236FB">
        <w:t xml:space="preserve">H2S and </w:t>
      </w:r>
      <w:r>
        <w:t xml:space="preserve">free energy to make ATP. </w:t>
      </w:r>
    </w:p>
    <w:p w14:paraId="743E54D5" w14:textId="77777777" w:rsidR="00E601F7" w:rsidRDefault="00E601F7"/>
    <w:p w14:paraId="73E28B09" w14:textId="77777777" w:rsidR="00D236FB" w:rsidRDefault="00EC7AF8">
      <w:r>
        <w:t xml:space="preserve">Electron transport </w:t>
      </w:r>
      <w:r w:rsidR="00D236FB">
        <w:t xml:space="preserve">chain </w:t>
      </w:r>
      <w:r>
        <w:t>generates proton motive force</w:t>
      </w:r>
      <w:r w:rsidR="00D236FB">
        <w:t>.</w:t>
      </w:r>
      <w:r w:rsidR="00D236FB" w:rsidRPr="00D236FB">
        <w:t xml:space="preserve"> </w:t>
      </w:r>
    </w:p>
    <w:p w14:paraId="0790EE02" w14:textId="5E8E490E" w:rsidR="00D236FB" w:rsidRDefault="00D236FB">
      <w:r>
        <w:t>H+ moves across membrane/down gradient through ATPase.</w:t>
      </w:r>
    </w:p>
    <w:p w14:paraId="0855FC35" w14:textId="3365EE1C" w:rsidR="00EC7AF8" w:rsidRDefault="00D236FB">
      <w:r>
        <w:t xml:space="preserve">ATP synthesis conversion </w:t>
      </w:r>
      <w:proofErr w:type="gramStart"/>
      <w:r>
        <w:t xml:space="preserve">of </w:t>
      </w:r>
      <w:r w:rsidR="0060679E">
        <w:t xml:space="preserve"> ADP</w:t>
      </w:r>
      <w:proofErr w:type="gramEnd"/>
      <w:r w:rsidR="0060679E">
        <w:sym w:font="Wingdings" w:char="F0E0"/>
      </w:r>
      <w:r w:rsidR="0060679E">
        <w:t>ATP</w:t>
      </w:r>
      <w:r w:rsidR="00EC7AF8">
        <w:t xml:space="preserve">. </w:t>
      </w:r>
    </w:p>
    <w:p w14:paraId="5ACAC64E" w14:textId="77777777" w:rsidR="0060679E" w:rsidRDefault="0060679E"/>
    <w:p w14:paraId="73CDB851" w14:textId="3624ED05" w:rsidR="00D61710" w:rsidRDefault="00D61710">
      <w:r>
        <w:t xml:space="preserve">Sulfur-Reducers. </w:t>
      </w:r>
    </w:p>
    <w:p w14:paraId="5833DD05" w14:textId="1114739D" w:rsidR="004C589A" w:rsidRDefault="004C589A">
      <w:proofErr w:type="gramStart"/>
      <w:r>
        <w:t>Also</w:t>
      </w:r>
      <w:proofErr w:type="gramEnd"/>
      <w:r>
        <w:t xml:space="preserve"> capable of energy conservation by</w:t>
      </w:r>
      <w:r w:rsidR="00D236FB">
        <w:t xml:space="preserve"> reducing </w:t>
      </w:r>
      <w:proofErr w:type="spellStart"/>
      <w:r w:rsidR="00D236FB">
        <w:t>elementatl</w:t>
      </w:r>
      <w:proofErr w:type="spellEnd"/>
      <w:r w:rsidR="00D236FB">
        <w:t xml:space="preserve"> S and (</w:t>
      </w:r>
      <w:r>
        <w:t xml:space="preserve">source of electrons) </w:t>
      </w:r>
      <w:r>
        <w:sym w:font="Wingdings" w:char="F0E0"/>
      </w:r>
      <w:r>
        <w:t xml:space="preserve"> H2S. </w:t>
      </w:r>
    </w:p>
    <w:p w14:paraId="07F31539" w14:textId="78EE7926" w:rsidR="00D61710" w:rsidRDefault="00D61710">
      <w:r>
        <w:t xml:space="preserve">Sulfur reducers lack the capacity to activate sulfate to APS. </w:t>
      </w:r>
    </w:p>
    <w:p w14:paraId="1381E302" w14:textId="28A1FE19" w:rsidR="00D61710" w:rsidRDefault="00D236FB">
      <w:r>
        <w:t xml:space="preserve">Use elemental S instead. </w:t>
      </w:r>
      <w:r w:rsidR="00D61710">
        <w:t>Sulfur is the major e acceptor used in nature.</w:t>
      </w:r>
    </w:p>
    <w:p w14:paraId="47B90CD9" w14:textId="212EC89C" w:rsidR="000D05DF" w:rsidRDefault="00D61710">
      <w:r>
        <w:t xml:space="preserve">Reduction of oxidized sulfur compounds and the production of H2S that connects the sulfur and sulfate reducing bacteria. </w:t>
      </w:r>
    </w:p>
    <w:p w14:paraId="4F01F957" w14:textId="77777777" w:rsidR="004C589A" w:rsidRDefault="004C589A"/>
    <w:p w14:paraId="780303D6" w14:textId="16495390" w:rsidR="00D30F6A" w:rsidRDefault="00D30F6A">
      <w:r>
        <w:t xml:space="preserve">(Book </w:t>
      </w:r>
      <w:proofErr w:type="spellStart"/>
      <w:r>
        <w:t>pg</w:t>
      </w:r>
      <w:proofErr w:type="spellEnd"/>
      <w:r>
        <w:t xml:space="preserve"> 421</w:t>
      </w:r>
      <w:r w:rsidR="00E601F7">
        <w:t>-423</w:t>
      </w:r>
      <w:r>
        <w:t>)</w:t>
      </w:r>
    </w:p>
    <w:p w14:paraId="3A865BC5" w14:textId="77777777" w:rsidR="00F85C32" w:rsidRDefault="00F85C32"/>
    <w:p w14:paraId="4F2386AC" w14:textId="04596C83" w:rsidR="000D05DF" w:rsidRDefault="000D05DF" w:rsidP="00D236FB">
      <w:r>
        <w:t xml:space="preserve">Sulfur </w:t>
      </w:r>
      <w:r w:rsidR="00D236FB">
        <w:t>reducers also reduce e</w:t>
      </w:r>
      <w:r>
        <w:t xml:space="preserve"> acceptors such as nitrate, ferrous iron, thiosulfate as alternative to elemental S. </w:t>
      </w:r>
    </w:p>
    <w:p w14:paraId="0DE9B2D7" w14:textId="77777777" w:rsidR="000D05DF" w:rsidRDefault="000D05DF"/>
    <w:p w14:paraId="69C43536" w14:textId="1D2028DA" w:rsidR="000D05DF" w:rsidRDefault="000D05DF">
      <w:r>
        <w:t xml:space="preserve">Anoxic sulfur cycle. Sulfur reducers + </w:t>
      </w:r>
      <w:proofErr w:type="gramStart"/>
      <w:r>
        <w:t>bacteria(</w:t>
      </w:r>
      <w:proofErr w:type="gramEnd"/>
      <w:r>
        <w:t xml:space="preserve">H2S </w:t>
      </w:r>
      <w:r>
        <w:sym w:font="Wingdings" w:char="F0E0"/>
      </w:r>
      <w:r>
        <w:t>S0)</w:t>
      </w:r>
      <w:r w:rsidR="005C7CDC">
        <w:t xml:space="preserve"> (Book </w:t>
      </w:r>
      <w:proofErr w:type="spellStart"/>
      <w:r w:rsidR="005C7CDC">
        <w:t>pg</w:t>
      </w:r>
      <w:proofErr w:type="spellEnd"/>
      <w:r w:rsidR="005C7CDC">
        <w:t xml:space="preserve"> 658)</w:t>
      </w:r>
    </w:p>
    <w:p w14:paraId="28A7D7AC" w14:textId="77777777" w:rsidR="00525838" w:rsidRDefault="00525838"/>
    <w:p w14:paraId="4A099BA1" w14:textId="6C67E26B" w:rsidR="00525838" w:rsidRDefault="000664C5">
      <w:r>
        <w:t>Sulfur used in amino acids.</w:t>
      </w:r>
    </w:p>
    <w:p w14:paraId="2EED9B34" w14:textId="344FEA91" w:rsidR="000664C5" w:rsidRDefault="000664C5">
      <w:r>
        <w:lastRenderedPageBreak/>
        <w:t>Any sulfur compound with ox state above sulfide (-2) can be e acceptor for oxidation of carbon substrates.</w:t>
      </w:r>
    </w:p>
    <w:p w14:paraId="2D9A8A17" w14:textId="78E6832E" w:rsidR="006E3154" w:rsidRDefault="006E3154">
      <w:r>
        <w:t xml:space="preserve">Dissimilatory: </w:t>
      </w:r>
      <w:proofErr w:type="spellStart"/>
      <w:r>
        <w:t>sulphate</w:t>
      </w:r>
      <w:proofErr w:type="spellEnd"/>
      <w:r>
        <w:t xml:space="preserve"> ion used as oxidant for degradation of organic material</w:t>
      </w:r>
    </w:p>
    <w:p w14:paraId="3E4378FE" w14:textId="1002EF99" w:rsidR="006E3154" w:rsidRDefault="006E3154">
      <w:r>
        <w:t xml:space="preserve">All </w:t>
      </w:r>
      <w:proofErr w:type="spellStart"/>
      <w:r>
        <w:t>sulphate</w:t>
      </w:r>
      <w:proofErr w:type="spellEnd"/>
      <w:r>
        <w:t xml:space="preserve"> reduced is released as </w:t>
      </w:r>
      <w:proofErr w:type="spellStart"/>
      <w:r>
        <w:t>sulphide</w:t>
      </w:r>
      <w:proofErr w:type="spellEnd"/>
      <w:r>
        <w:t xml:space="preserve">. </w:t>
      </w:r>
      <w:r>
        <w:sym w:font="Wingdings" w:char="F0E0"/>
      </w:r>
      <w:r>
        <w:t xml:space="preserve">H2S. </w:t>
      </w:r>
    </w:p>
    <w:p w14:paraId="020E4B77" w14:textId="77777777" w:rsidR="00C42198" w:rsidRDefault="006E3154">
      <w:r>
        <w:t>H2S significant able to inhibit the growth of aerobic org.</w:t>
      </w:r>
      <w:r w:rsidR="000500F9">
        <w:t xml:space="preserve"> </w:t>
      </w:r>
    </w:p>
    <w:p w14:paraId="1DEBC226" w14:textId="77777777" w:rsidR="00C42198" w:rsidRDefault="00C42198"/>
    <w:p w14:paraId="7883F468" w14:textId="77777777" w:rsidR="00C42198" w:rsidRDefault="00C42198">
      <w:r>
        <w:t>Requires inorganic e acceptor.</w:t>
      </w:r>
    </w:p>
    <w:p w14:paraId="599C6D72" w14:textId="77777777" w:rsidR="00115E1C" w:rsidRDefault="00C42198">
      <w:r>
        <w:t xml:space="preserve">Type of Carbon source used for reduction of acceptor varies by genus. </w:t>
      </w:r>
    </w:p>
    <w:p w14:paraId="147297FE" w14:textId="77777777" w:rsidR="00115E1C" w:rsidRDefault="00115E1C"/>
    <w:p w14:paraId="0AE3E135" w14:textId="77777777" w:rsidR="007535FE" w:rsidRDefault="00115E1C">
      <w:r>
        <w:t xml:space="preserve">Acetate and Hydrogen are essential substrates. </w:t>
      </w:r>
    </w:p>
    <w:p w14:paraId="2C03295B" w14:textId="77777777" w:rsidR="007535FE" w:rsidRDefault="007535FE"/>
    <w:p w14:paraId="5AE87DE4" w14:textId="77777777" w:rsidR="007535FE" w:rsidRDefault="007535FE">
      <w:r>
        <w:t xml:space="preserve">Metabolic </w:t>
      </w:r>
      <w:proofErr w:type="gramStart"/>
      <w:r>
        <w:t>end product</w:t>
      </w:r>
      <w:proofErr w:type="gramEnd"/>
      <w:r>
        <w:t xml:space="preserve"> is </w:t>
      </w:r>
      <w:proofErr w:type="spellStart"/>
      <w:r>
        <w:t>sulphide</w:t>
      </w:r>
      <w:proofErr w:type="spellEnd"/>
      <w:r>
        <w:t xml:space="preserve">, converted to H2S with </w:t>
      </w:r>
      <w:proofErr w:type="spellStart"/>
      <w:r>
        <w:t>exterminal</w:t>
      </w:r>
      <w:proofErr w:type="spellEnd"/>
      <w:r>
        <w:t xml:space="preserve"> H+</w:t>
      </w:r>
    </w:p>
    <w:p w14:paraId="415D7FFC" w14:textId="77777777" w:rsidR="007535FE" w:rsidRDefault="007535FE">
      <w:r>
        <w:t xml:space="preserve">Activity can be detected to </w:t>
      </w:r>
      <w:proofErr w:type="spellStart"/>
      <w:r>
        <w:t>odour</w:t>
      </w:r>
      <w:proofErr w:type="spellEnd"/>
      <w:r>
        <w:t xml:space="preserve"> of H2S</w:t>
      </w:r>
    </w:p>
    <w:p w14:paraId="76C45E16" w14:textId="1C73AB0F" w:rsidR="00D30F6A" w:rsidRDefault="007535FE">
      <w:proofErr w:type="spellStart"/>
      <w:r>
        <w:t>Sulphide</w:t>
      </w:r>
      <w:proofErr w:type="spellEnd"/>
      <w:r>
        <w:t xml:space="preserve"> is corrosive/binds rapidly to metals. </w:t>
      </w:r>
      <w:r w:rsidR="000500F9">
        <w:fldChar w:fldCharType="begin" w:fldLock="1"/>
      </w:r>
      <w:r w:rsidR="000500F9">
        <w:instrText>ADDIN CSL_CITATION { "citationItems" : [ { "id" : "ITEM-1", "itemData" : { "DOI" : "10.1111/j.1365-2672.1990.tb01575.x", "ISBN" : "1365-2672", "ISSN" : "0021-8847", "PMID" : "2286579", "abstract" : "All plants, animals and bacteria require sulphur for the synthesis of proteins. The biological trans- formation of sulphur in natural environments is a nutrient cycling process comprising both aerobic and anaerobic components (Postgate 1984). In its highest oxidation state, sulphur exists as the sul- phate ion (SO:-) which is reduced to sulphide (Sz-) by most bacteria, fungi and plants before incor- poration into amino acids. This process is termed assimilatory sulphate reduction and is purely a biosynthetic process. However, any sulphur compound with an oxidation state above that of sulphide 2) can potentially function as an electron acceptor for the oxidation of carbon substrates by bio- logical processes (Goldhaber &amp; Kaplan 1974). For example, during dissimilatory sulphate reduction, the sulphate ion is utilized as an oxidant for the degradation of organic material. An equivalent amount of sulphide is formed per mole of sulphate reduced (Berner 1974):", "author" : [ { "dropping-particle" : "", "family" : "Gibson", "given" : "G R", "non-dropping-particle" : "", "parse-names" : false, "suffix" : "" } ], "container-title" : "The Journal of applied bacteriology", "id" : "ITEM-1", "issue" : "Postgate 1982", "issued" : { "date-parts" : [ [ "1990" ] ] }, "page" : "769-797", "title" : "A Reveiw: Physiology and Ecology of the Sulphate-Reducing Bacteria", "type" : "article-journal", "volume" : "69" }, "uris" : [ "http://www.mendeley.com/documents/?uuid=e7da54b1-8194-459c-90f3-54cb0c836ccb" ] } ], "mendeley" : { "formattedCitation" : "(5)", "plainTextFormattedCitation" : "(5)", "previouslyFormattedCitation" : "(5)" }, "properties" : { "noteIndex" : 2 }, "schema" : "https://github.com/citation-style-language/schema/raw/master/csl-citation.json" }</w:instrText>
      </w:r>
      <w:r w:rsidR="000500F9">
        <w:fldChar w:fldCharType="separate"/>
      </w:r>
      <w:r w:rsidR="000500F9" w:rsidRPr="000500F9">
        <w:rPr>
          <w:noProof/>
        </w:rPr>
        <w:t>(5)</w:t>
      </w:r>
      <w:r w:rsidR="000500F9">
        <w:fldChar w:fldCharType="end"/>
      </w:r>
    </w:p>
    <w:p w14:paraId="5BAE83F1" w14:textId="77777777" w:rsidR="006E3154" w:rsidRDefault="006E3154"/>
    <w:p w14:paraId="7E7CF26C" w14:textId="77777777" w:rsidR="00F031A4" w:rsidRPr="000F2C4E" w:rsidRDefault="00F031A4">
      <w:pPr>
        <w:rPr>
          <w:b/>
        </w:rPr>
      </w:pPr>
      <w:r w:rsidRPr="000F2C4E">
        <w:rPr>
          <w:b/>
        </w:rPr>
        <w:t>Materials/Methods</w:t>
      </w:r>
    </w:p>
    <w:p w14:paraId="1A6D0ECD" w14:textId="77777777" w:rsidR="00F031A4" w:rsidRDefault="00F031A4"/>
    <w:p w14:paraId="64DD81CC" w14:textId="77777777" w:rsidR="00F031A4" w:rsidRDefault="00F031A4">
      <w:r>
        <w:t>Found in periodontal pockets, gastrointestinal tract</w:t>
      </w:r>
    </w:p>
    <w:p w14:paraId="20C95936" w14:textId="77777777" w:rsidR="00F031A4" w:rsidRDefault="00F031A4">
      <w:r>
        <w:t>Found in sea water, water sediments mud</w:t>
      </w:r>
    </w:p>
    <w:p w14:paraId="677027E2" w14:textId="77777777" w:rsidR="00F031A4" w:rsidRDefault="00F031A4">
      <w:r>
        <w:t xml:space="preserve">Belongs in normal microflora of human oral cavity </w:t>
      </w:r>
      <w:r>
        <w:fldChar w:fldCharType="begin" w:fldLock="1"/>
      </w:r>
      <w:r>
        <w:instrText>ADDIN CSL_CITATION { "citationItems" : [ { "id" : "ITEM-1", "itemData" : { "author" : [ { "dropping-particle" : "", "family" : "Costinar", "given" : "Luminita", "non-dropping-particle" : "", "parse-names" : false, "suffix" : "" }, { "dropping-particle" : "", "family" : "Herman", "given" : "V", "non-dropping-particle" : "", "parse-names" : false, "suffix" : "" }, { "dropping-particle" : "", "family" : "Pascu", "given" : "Corina", "non-dropping-particle" : "", "parse-names" : false, "suffix" : "" } ], "id" : "ITEM-1", "issue" : "119", "issued" : { "date-parts" : [ [ "2010" ] ] }, "page" : "128-131", "title" : "THE PRESENCE OF SULFATE-REDUCING BACTERIA IN DOG \u2019 S ORAL CAVITY", "type" : "article-journal", "volume" : "XLIII" }, "uris" : [ "http://www.mendeley.com/documents/?uuid=36bab372-ced8-4698-be07-2308159dca60" ] } ], "mendeley" : { "formattedCitation" : "(1)", "plainTextFormattedCitation" : "(1)", "previouslyFormattedCitation" : "(1)" }, "properties" : { "noteIndex" : 1 }, "schema" : "https://github.com/citation-style-language/schema/raw/master/csl-citation.json" }</w:instrText>
      </w:r>
      <w:r>
        <w:fldChar w:fldCharType="separate"/>
      </w:r>
      <w:r w:rsidRPr="00F031A4">
        <w:rPr>
          <w:noProof/>
        </w:rPr>
        <w:t>(1)</w:t>
      </w:r>
      <w:r>
        <w:fldChar w:fldCharType="end"/>
      </w:r>
    </w:p>
    <w:p w14:paraId="54B6FCF1" w14:textId="77777777" w:rsidR="00C015E5" w:rsidRDefault="00C015E5">
      <w:r>
        <w:t>Ubiquitous in nature</w:t>
      </w:r>
    </w:p>
    <w:p w14:paraId="0B127C5A" w14:textId="77777777" w:rsidR="00C015E5" w:rsidRDefault="00C015E5">
      <w:r>
        <w:t xml:space="preserve">Sewage, industrial effluents, water, soil </w:t>
      </w:r>
      <w:r>
        <w:fldChar w:fldCharType="begin" w:fldLock="1"/>
      </w:r>
      <w:r>
        <w:instrText>ADDIN CSL_CITATION { "citationItems" : [ { "id" : "ITEM-1", "itemData" : { "DOI" : "10.1016/j.apme.2015.11.086", "ISSN" : "09760016", "abstract" : "Nosocomial infections are the most notorious of all the microbial infections. Apart from causing rise in the economic burden, it also leads to increase in the morbidity and mortality of the hospitalized patients. So far, the main armamentarium to combat these infections has remained the antibiotics. But with increase in the antibiotic-resistant microbes and a relatively slower rate of discovery of newer antibiotics, we have to look out for innovative ways to contain these infections. This is where role of innovative technologies come in to the picture. Technology can play a major role if applied judiciously and in time. Strategically used, it can be used to control nosocomial infections at the levels of detection of the disease as well as prophylaxis of the disease.", "author" : [ { "dropping-particle" : "", "family" : "Shukla", "given" : "Prashant", "non-dropping-particle" : "", "parse-names" : false, "suffix" : "" }, { "dropping-particle" : "", "family" : "Garg", "given" : "Rahul K.", "non-dropping-particle" : "", "parse-names" : false, "suffix" : "" }, { "dropping-particle" : "", "family" : "Dahiya", "given" : "Amit K.", "non-dropping-particle" : "", "parse-names" : false, "suffix" : "" } ], "container-title" : "Apollo Medicine", "id" : "ITEM-1", "issue" : "1", "issued" : { "date-parts" : [ [ "2016" ] ] }, "page" : "71-73", "publisher" : "Indraprastha Medical Corporation Ltd.", "title" : "Role of technology to combat nosocomial infections", "type" : "article-journal", "volume" : "13" }, "uris" : [ "http://www.mendeley.com/documents/?uuid=30682d38-e1c2-4381-b478-31a5e47eddba" ] } ], "mendeley" : { "formattedCitation" : "(2)", "plainTextFormattedCitation" : "(2)", "previouslyFormattedCitation" : "(2)" }, "properties" : { "noteIndex" : 1 }, "schema" : "https://github.com/citation-style-language/schema/raw/master/csl-citation.json" }</w:instrText>
      </w:r>
      <w:r>
        <w:fldChar w:fldCharType="separate"/>
      </w:r>
      <w:r w:rsidRPr="00C015E5">
        <w:rPr>
          <w:noProof/>
        </w:rPr>
        <w:t>(2)</w:t>
      </w:r>
      <w:r>
        <w:fldChar w:fldCharType="end"/>
      </w:r>
    </w:p>
    <w:p w14:paraId="3276729C" w14:textId="77777777" w:rsidR="008F6479" w:rsidRDefault="008F6479">
      <w:r>
        <w:t xml:space="preserve">Habitats of high sulfate concentration and </w:t>
      </w:r>
      <w:proofErr w:type="spellStart"/>
      <w:r>
        <w:t>anaerobiosis</w:t>
      </w:r>
      <w:proofErr w:type="spellEnd"/>
    </w:p>
    <w:p w14:paraId="3B59340B" w14:textId="6603D936" w:rsidR="008F6479" w:rsidRDefault="008F6479">
      <w:r>
        <w:t xml:space="preserve">sediments, sewage sludge, and colons. </w:t>
      </w:r>
      <w:r>
        <w:fldChar w:fldCharType="begin" w:fldLock="1"/>
      </w:r>
      <w:r>
        <w:instrText>ADDIN CSL_CITATION { "citationItems" : [ { "id" : "ITEM-1", "itemData" : { "author" : [ { "dropping-particle" : "", "family" : "Willis", "given" : "C L", "non-dropping-particle" : "", "parse-names" : false, "suffix" : "" }, { "dropping-particle" : "", "family" : "Gibson", "given" : "G R", "non-dropping-particle" : "", "parse-names" : false, "suffix" : "" }, { "dropping-particle" : "", "family" : "Allison", "given" : "C", "non-dropping-particle" : "", "parse-names" : false, "suffix" : "" }, { "dropping-particle" : "", "family" : "Macfarlane", "given" : "S", "non-dropping-particle" : "", "parse-names" : false, "suffix" : "" }, { "dropping-particle" : "", "family" : "Holt", "given" : "J S", "non-dropping-particle" : "", "parse-names" : false, "suffix" : "" } ], "container-title" : "FEMS Microbiology Letters", "id" : "ITEM-1", "issue" : "3", "issued" : { "date-parts" : [ [ "1995" ] ] }, "page" : "267-271", "title" : "Growth, incidence and activities of dissimilatory sulfate- reducing bacteria in the human oral cavity", "type" : "article-journal", "volume" : "129" }, "uris" : [ "http://www.mendeley.com/documents/?uuid=a4491349-170e-4b4f-8837-6917edeb9d98" ] } ], "mendeley" : { "formattedCitation" : "(4)", "plainTextFormattedCitation" : "(4)", "previouslyFormattedCitation" : "(4)" }, "properties" : { "noteIndex" : 1 }, "schema" : "https://github.com/citation-style-language/schema/raw/master/csl-citation.json" }</w:instrText>
      </w:r>
      <w:r>
        <w:fldChar w:fldCharType="separate"/>
      </w:r>
      <w:r w:rsidRPr="008F6479">
        <w:rPr>
          <w:noProof/>
        </w:rPr>
        <w:t>(4)</w:t>
      </w:r>
      <w:r>
        <w:fldChar w:fldCharType="end"/>
      </w:r>
    </w:p>
    <w:p w14:paraId="5F393128" w14:textId="77777777" w:rsidR="00F031A4" w:rsidRDefault="00F031A4"/>
    <w:p w14:paraId="301FA8AB" w14:textId="77777777" w:rsidR="00F031A4" w:rsidRDefault="00F031A4">
      <w:r>
        <w:t>Samples incubated in anoxic chamber, 37 degrees C</w:t>
      </w:r>
    </w:p>
    <w:p w14:paraId="4996797E" w14:textId="77777777" w:rsidR="00F031A4" w:rsidRDefault="00C015E5">
      <w:r>
        <w:t>3-</w:t>
      </w:r>
      <w:r w:rsidR="00F031A4">
        <w:t>7 days until black colonies</w:t>
      </w:r>
    </w:p>
    <w:p w14:paraId="2CBFBAA8" w14:textId="77777777" w:rsidR="00F031A4" w:rsidRDefault="00F031A4">
      <w:r>
        <w:t>Reduced-growth medium for SRB</w:t>
      </w:r>
    </w:p>
    <w:p w14:paraId="52687760" w14:textId="77777777" w:rsidR="00F031A4" w:rsidRDefault="00F031A4">
      <w:r>
        <w:t>Iron indicator for sulfide production</w:t>
      </w:r>
    </w:p>
    <w:p w14:paraId="0CB88E7F" w14:textId="77777777" w:rsidR="00F031A4" w:rsidRDefault="00F031A4">
      <w:r>
        <w:t>DRCA agar</w:t>
      </w:r>
    </w:p>
    <w:p w14:paraId="1F3F51D7" w14:textId="6A350910" w:rsidR="00F031A4" w:rsidRDefault="00F031A4">
      <w:r>
        <w:t>TSN agar</w:t>
      </w:r>
      <w:r w:rsidR="008F6479">
        <w:t xml:space="preserve"> </w:t>
      </w:r>
      <w:r>
        <w:fldChar w:fldCharType="begin" w:fldLock="1"/>
      </w:r>
      <w:r>
        <w:instrText>ADDIN CSL_CITATION { "citationItems" : [ { "id" : "ITEM-1", "itemData" : { "author" : [ { "dropping-particle" : "", "family" : "Costinar", "given" : "Luminita", "non-dropping-particle" : "", "parse-names" : false, "suffix" : "" }, { "dropping-particle" : "", "family" : "Herman", "given" : "V", "non-dropping-particle" : "", "parse-names" : false, "suffix" : "" }, { "dropping-particle" : "", "family" : "Pascu", "given" : "Corina", "non-dropping-particle" : "", "parse-names" : false, "suffix" : "" } ], "id" : "ITEM-1", "issue" : "119", "issued" : { "date-parts" : [ [ "2010" ] ] }, "page" : "128-131", "title" : "THE PRESENCE OF SULFATE-REDUCING BACTERIA IN DOG \u2019 S ORAL CAVITY", "type" : "article-journal", "volume" : "XLIII" }, "uris" : [ "http://www.mendeley.com/documents/?uuid=36bab372-ced8-4698-be07-2308159dca60" ] } ], "mendeley" : { "formattedCitation" : "(1)", "plainTextFormattedCitation" : "(1)", "previouslyFormattedCitation" : "(1)" }, "properties" : { "noteIndex" : 1 }, "schema" : "https://github.com/citation-style-language/schema/raw/master/csl-citation.json" }</w:instrText>
      </w:r>
      <w:r>
        <w:fldChar w:fldCharType="separate"/>
      </w:r>
      <w:r w:rsidRPr="00F031A4">
        <w:rPr>
          <w:noProof/>
        </w:rPr>
        <w:t>(1)</w:t>
      </w:r>
      <w:r>
        <w:fldChar w:fldCharType="end"/>
      </w:r>
    </w:p>
    <w:p w14:paraId="5B336551" w14:textId="77777777" w:rsidR="00C015E5" w:rsidRDefault="00C015E5">
      <w:r>
        <w:t>Chocolate agar</w:t>
      </w:r>
    </w:p>
    <w:p w14:paraId="5DC2C7D0" w14:textId="77777777" w:rsidR="00C015E5" w:rsidRDefault="00C015E5">
      <w:r>
        <w:t xml:space="preserve">5 days, 37 degrees C </w:t>
      </w:r>
    </w:p>
    <w:p w14:paraId="14786C47" w14:textId="77777777" w:rsidR="00C015E5" w:rsidRDefault="00C015E5">
      <w:r>
        <w:t>Not good in broth medium, better to use solid.</w:t>
      </w:r>
    </w:p>
    <w:p w14:paraId="6ADEA0FA" w14:textId="77777777" w:rsidR="00C015E5" w:rsidRDefault="00C015E5">
      <w:r>
        <w:t xml:space="preserve">May take 5-7 days for a colony to appear. </w:t>
      </w:r>
      <w:r>
        <w:fldChar w:fldCharType="begin" w:fldLock="1"/>
      </w:r>
      <w:r>
        <w:instrText>ADDIN CSL_CITATION { "citationItems" : [ { "id" : "ITEM-1", "itemData" : { "DOI" : "10.1016/j.apme.2015.11.086", "ISSN" : "09760016", "abstract" : "Nosocomial infections are the most notorious of all the microbial infections. Apart from causing rise in the economic burden, it also leads to increase in the morbidity and mortality of the hospitalized patients. So far, the main armamentarium to combat these infections has remained the antibiotics. But with increase in the antibiotic-resistant microbes and a relatively slower rate of discovery of newer antibiotics, we have to look out for innovative ways to contain these infections. This is where role of innovative technologies come in to the picture. Technology can play a major role if applied judiciously and in time. Strategically used, it can be used to control nosocomial infections at the levels of detection of the disease as well as prophylaxis of the disease.", "author" : [ { "dropping-particle" : "", "family" : "Shukla", "given" : "Prashant", "non-dropping-particle" : "", "parse-names" : false, "suffix" : "" }, { "dropping-particle" : "", "family" : "Garg", "given" : "Rahul K.", "non-dropping-particle" : "", "parse-names" : false, "suffix" : "" }, { "dropping-particle" : "", "family" : "Dahiya", "given" : "Amit K.", "non-dropping-particle" : "", "parse-names" : false, "suffix" : "" } ], "container-title" : "Apollo Medicine", "id" : "ITEM-1", "issue" : "1", "issued" : { "date-parts" : [ [ "2016" ] ] }, "page" : "71-73", "publisher" : "Indraprastha Medical Corporation Ltd.", "title" : "Role of technology to combat nosocomial infections", "type" : "article-journal", "volume" : "13" }, "uris" : [ "http://www.mendeley.com/documents/?uuid=30682d38-e1c2-4381-b478-31a5e47eddba" ] } ], "mendeley" : { "formattedCitation" : "(2)", "plainTextFormattedCitation" : "(2)", "previouslyFormattedCitation" : "(2)" }, "properties" : { "noteIndex" : 1 }, "schema" : "https://github.com/citation-style-language/schema/raw/master/csl-citation.json" }</w:instrText>
      </w:r>
      <w:r>
        <w:fldChar w:fldCharType="separate"/>
      </w:r>
      <w:r w:rsidRPr="00C015E5">
        <w:rPr>
          <w:noProof/>
        </w:rPr>
        <w:t>(2)</w:t>
      </w:r>
      <w:r>
        <w:fldChar w:fldCharType="end"/>
      </w:r>
    </w:p>
    <w:p w14:paraId="177B5F67" w14:textId="1A3800C7" w:rsidR="002F564D" w:rsidRDefault="00294214">
      <w:r>
        <w:t>Semisynthetic basal medium</w:t>
      </w:r>
    </w:p>
    <w:p w14:paraId="3BC546C0" w14:textId="4E850B9E" w:rsidR="00294214" w:rsidRDefault="00294214">
      <w:r>
        <w:t>pH 7.2</w:t>
      </w:r>
    </w:p>
    <w:p w14:paraId="611B9093" w14:textId="310410AE" w:rsidR="00294214" w:rsidRDefault="00294214">
      <w:r>
        <w:t>medium made by sterilizing separate solutions that were aseptically combined under anaerobic conditions.</w:t>
      </w:r>
    </w:p>
    <w:p w14:paraId="030012A7" w14:textId="77777777" w:rsidR="00294214" w:rsidRDefault="00294214">
      <w:r>
        <w:t xml:space="preserve">More details in article. </w:t>
      </w:r>
    </w:p>
    <w:p w14:paraId="798651FB" w14:textId="33C80590" w:rsidR="00294214" w:rsidRDefault="00294214">
      <w:r>
        <w:t xml:space="preserve">All incubation in anaerobic chamber. </w:t>
      </w:r>
      <w:r>
        <w:fldChar w:fldCharType="begin" w:fldLock="1"/>
      </w:r>
      <w:r w:rsidR="000D6E9E">
        <w:instrText>ADDIN CSL_CITATION { "citationItems" : [ { "id" : "ITEM-1", "itemData" : { "DOI" : "10.1111/j.1399-302X.1995.tb00156.x", "ISSN" : "1399302X", "PMID" : "8596671", "abstract" : "This report is the first to describe the occurrence of sulfate-reducing bacteria in the human mouth. Samples of subgingival dental plaque were examined for the presence of sulfate-reducing bacteria. Using enrichment cultures, sulfate-reducing bacteria were detected in 25 (58%) of 43 individuals, and in 39 (48%) of the 82 samples. Pure isolates of sulfate-reducing bacteria, obtained from a limited number of enrichment cultures, belonged to the genera Desulfobacter and Desulfovibrio. These genera are also the predominant sulfate-reducing bacteria in the human large intestine. The sulfate-reducing bacteria use sulfate as terminal electron acceptor to oxidize low-molecular-weight organic compounds, mainly products of microbial fermentation such as acetate, lactate etc. The numbers of sulfate-reducing bacteria in the mouth are assumed to be limited by sulfate. Potential sources of sulfate in the subgingival area include free sulfate in pocket fluid and glycosaminoglycans from periodontal tissues.", "author" : [ { "dropping-particle" : "", "family" : "Hoeven", "given" : "J. S.", "non-dropping-particle" : "van der", "parse-names" : false, "suffix" : "" }, { "dropping-particle" : "", "family" : "Kieboom", "given" : "C. W.A.", "non-dropping-particle" : "van den", "parse-names" : false, "suffix" : "" }, { "dropping-particle" : "", "family" : "Schaeken", "given" : "M. J.M.", "non-dropping-particle" : "", "parse-names" : false, "suffix" : "" } ], "container-title" : "Oral Microbiology and Immunology", "id" : "ITEM-1", "issue" : "5", "issued" : { "date-parts" : [ [ "1995" ] ] }, "page" : "288-290", "title" : "Sulfate\u2010reducing bacteria in the periodontal pocket", "type" : "article-journal", "volume" : "10" }, "uris" : [ "http://www.mendeley.com/documents/?uuid=30872ef7-d445-400e-a9cf-aa6539733d00" ] } ], "mendeley" : { "formattedCitation" : "(3)", "plainTextFormattedCitation" : "(3)", "previouslyFormattedCitation" : "(3)" }, "properties" : { "noteIndex" : 1 }, "schema" : "https://github.com/citation-style-language/schema/raw/master/csl-citation.json" }</w:instrText>
      </w:r>
      <w:r>
        <w:fldChar w:fldCharType="separate"/>
      </w:r>
      <w:r w:rsidRPr="00294214">
        <w:rPr>
          <w:noProof/>
        </w:rPr>
        <w:t>(3)</w:t>
      </w:r>
      <w:r>
        <w:fldChar w:fldCharType="end"/>
      </w:r>
    </w:p>
    <w:p w14:paraId="7BAA7030" w14:textId="77777777" w:rsidR="00EE44FA" w:rsidRDefault="008F6479">
      <w:r>
        <w:t xml:space="preserve">Solution details in article. </w:t>
      </w:r>
    </w:p>
    <w:p w14:paraId="6FEF6EFA" w14:textId="77777777" w:rsidR="00EE44FA" w:rsidRDefault="00EE44FA">
      <w:r>
        <w:t>Autoclaved at 121 C for 15 minutes.</w:t>
      </w:r>
    </w:p>
    <w:p w14:paraId="0FA99A62" w14:textId="1A8CC8AF" w:rsidR="008F6479" w:rsidRDefault="00EE44FA">
      <w:r>
        <w:t xml:space="preserve">Anaerobic = oxygen free, nitrogen headspace. </w:t>
      </w:r>
      <w:r w:rsidR="008F6479">
        <w:fldChar w:fldCharType="begin" w:fldLock="1"/>
      </w:r>
      <w:r w:rsidR="008F6479">
        <w:instrText>ADDIN CSL_CITATION { "citationItems" : [ { "id" : "ITEM-1", "itemData" : { "author" : [ { "dropping-particle" : "", "family" : "Willis", "given" : "C L", "non-dropping-particle" : "", "parse-names" : false, "suffix" : "" }, { "dropping-particle" : "", "family" : "Gibson", "given" : "G R", "non-dropping-particle" : "", "parse-names" : false, "suffix" : "" }, { "dropping-particle" : "", "family" : "Allison", "given" : "C", "non-dropping-particle" : "", "parse-names" : false, "suffix" : "" }, { "dropping-particle" : "", "family" : "Macfarlane", "given" : "S", "non-dropping-particle" : "", "parse-names" : false, "suffix" : "" }, { "dropping-particle" : "", "family" : "Holt", "given" : "J S", "non-dropping-particle" : "", "parse-names" : false, "suffix" : "" } ], "container-title" : "FEMS Microbiology Letters", "id" : "ITEM-1", "issue" : "3", "issued" : { "date-parts" : [ [ "1995" ] ] }, "page" : "267-271", "title" : "Growth, incidence and activities of dissimilatory sulfate- reducing bacteria in the human oral cavity", "type" : "article-journal", "volume" : "129" }, "uris" : [ "http://www.mendeley.com/documents/?uuid=a4491349-170e-4b4f-8837-6917edeb9d98" ] } ], "mendeley" : { "formattedCitation" : "(4)", "plainTextFormattedCitation" : "(4)", "previouslyFormattedCitation" : "(4)" }, "properties" : { "noteIndex" : 1 }, "schema" : "https://github.com/citation-style-language/schema/raw/master/csl-citation.json" }</w:instrText>
      </w:r>
      <w:r w:rsidR="008F6479">
        <w:fldChar w:fldCharType="separate"/>
      </w:r>
      <w:r w:rsidR="008F6479" w:rsidRPr="008F6479">
        <w:rPr>
          <w:noProof/>
        </w:rPr>
        <w:t>(4)</w:t>
      </w:r>
      <w:r w:rsidR="008F6479">
        <w:fldChar w:fldCharType="end"/>
      </w:r>
    </w:p>
    <w:p w14:paraId="3BFE96C7" w14:textId="77777777" w:rsidR="0074540A" w:rsidRDefault="0074540A"/>
    <w:p w14:paraId="30EB3419" w14:textId="4086BF07" w:rsidR="0074540A" w:rsidRDefault="0074540A">
      <w:r>
        <w:t>Anaerobic Methods.</w:t>
      </w:r>
    </w:p>
    <w:p w14:paraId="4A3A7AD3" w14:textId="25154689" w:rsidR="0074540A" w:rsidRDefault="0074540A">
      <w:r>
        <w:t>Candle Jar. Burning convert oxygen to CO2 and Water.</w:t>
      </w:r>
    </w:p>
    <w:p w14:paraId="79D29812" w14:textId="358CD24C" w:rsidR="00F031A4" w:rsidRDefault="0074540A">
      <w:r>
        <w:t xml:space="preserve">Gas-Pak system. Chemical packet consumes oxygen when water is added. (Lab Manual </w:t>
      </w:r>
      <w:proofErr w:type="spellStart"/>
      <w:r>
        <w:t>pg</w:t>
      </w:r>
      <w:proofErr w:type="spellEnd"/>
      <w:r>
        <w:t xml:space="preserve"> 41)</w:t>
      </w:r>
    </w:p>
    <w:p w14:paraId="7227EAFB" w14:textId="77777777" w:rsidR="000F2C4E" w:rsidRDefault="000F2C4E"/>
    <w:p w14:paraId="7E3C98EE" w14:textId="39D9D2A3" w:rsidR="00432CDE" w:rsidRDefault="000F2C4E">
      <w:r>
        <w:t xml:space="preserve">Anaerobic </w:t>
      </w:r>
      <w:proofErr w:type="spellStart"/>
      <w:r>
        <w:t>chemostat</w:t>
      </w:r>
      <w:proofErr w:type="spellEnd"/>
      <w:r>
        <w:t xml:space="preserve"> enrichments. </w:t>
      </w:r>
      <w:proofErr w:type="spellStart"/>
      <w:r w:rsidR="00FD210D">
        <w:t>Chemostat</w:t>
      </w:r>
      <w:proofErr w:type="spellEnd"/>
      <w:r w:rsidR="00FD210D">
        <w:t xml:space="preserve"> = continuously add medium.</w:t>
      </w:r>
    </w:p>
    <w:p w14:paraId="73DBE7F5" w14:textId="77777777" w:rsidR="00432CDE" w:rsidRDefault="00432CDE">
      <w:r>
        <w:t>Sodium acetate as carbon source (2g/l)</w:t>
      </w:r>
    </w:p>
    <w:p w14:paraId="343B6BBA" w14:textId="77777777" w:rsidR="00432CDE" w:rsidRDefault="00432CDE">
      <w:r>
        <w:t xml:space="preserve">Inoculated with 50g freshly collected sediment. </w:t>
      </w:r>
    </w:p>
    <w:p w14:paraId="740D1BD3" w14:textId="77777777" w:rsidR="00432CDE" w:rsidRDefault="00432CDE">
      <w:r>
        <w:t xml:space="preserve">2 day intervals, 10ml samples aseptically removed. </w:t>
      </w:r>
    </w:p>
    <w:p w14:paraId="57ADD5B4" w14:textId="77777777" w:rsidR="00432CDE" w:rsidRDefault="00432CDE">
      <w:r>
        <w:t xml:space="preserve">Aliquot volumes transferred to agar shake dilution tubes (same medium) </w:t>
      </w:r>
    </w:p>
    <w:p w14:paraId="7AEA299C" w14:textId="3659DE14" w:rsidR="00432CDE" w:rsidRDefault="00432CDE">
      <w:r>
        <w:t>Sub</w:t>
      </w:r>
      <w:r w:rsidR="00FD210D">
        <w:t>s</w:t>
      </w:r>
      <w:r>
        <w:t xml:space="preserve">trate Utilization Tests. </w:t>
      </w:r>
    </w:p>
    <w:p w14:paraId="2C0566D5" w14:textId="77777777" w:rsidR="00432CDE" w:rsidRDefault="00432CDE">
      <w:r>
        <w:t xml:space="preserve">25 degrees C, up to 7 days </w:t>
      </w:r>
    </w:p>
    <w:p w14:paraId="412B562E" w14:textId="3695E82C" w:rsidR="00432CDE" w:rsidRDefault="00432CDE">
      <w:r>
        <w:t>Gram stain at the e</w:t>
      </w:r>
      <w:bookmarkStart w:id="0" w:name="_GoBack"/>
      <w:bookmarkEnd w:id="0"/>
      <w:r>
        <w:t>nd to confirm absence of contaminants.</w:t>
      </w:r>
    </w:p>
    <w:p w14:paraId="72941C36" w14:textId="421957E4" w:rsidR="008A0E9F" w:rsidRDefault="008A0E9F">
      <w:proofErr w:type="spellStart"/>
      <w:r>
        <w:t>Chomostat</w:t>
      </w:r>
      <w:proofErr w:type="spellEnd"/>
      <w:r>
        <w:t xml:space="preserve"> enrichments using acetate as carbon source were successful, target species becoming dominant after 12-14 days</w:t>
      </w:r>
    </w:p>
    <w:p w14:paraId="614DA67C" w14:textId="7AF8C905" w:rsidR="008A0E9F" w:rsidRDefault="008A0E9F">
      <w:r>
        <w:t>Table 1: morphology of acetate using-sulfate reducing bacteria.</w:t>
      </w:r>
    </w:p>
    <w:p w14:paraId="006E94FA" w14:textId="79793805" w:rsidR="000F2C4E" w:rsidRDefault="000F2C4E">
      <w:r>
        <w:fldChar w:fldCharType="begin" w:fldLock="1"/>
      </w:r>
      <w:r w:rsidR="000500F9">
        <w:instrText>ADDIN CSL_CITATION { "citationItems" : [ { "id" : "ITEM-1", "itemData" : { "author" : [ { "dropping-particle" : "", "family" : "Keith", "given" : "S M", "non-dropping-particle" : "", "parse-names" : false, "suffix" : "" }, { "dropping-particle" : "", "family" : "Herbert", "given" : "R A", "non-dropping-particle" : "", "parse-names" : false, "suffix" : "" }, { "dropping-particle" : "", "family" : "Harfoot", "given" : "C G", "non-dropping-particle" : "", "parse-names" : false, "suffix" : "" } ], "container-title" : "J Appl Bacteriol", "id" : "ITEM-1", "issue" : "1968", "issued" : { "date-parts" : [ [ "1982" ] ] }, "page" : "29-33", "title" : "Isolation of new types of sulphate-reducing bacteria from estuarine and marine sediments using chemostat enrichments", "type" : "article-journal", "volume" : "53" }, "uris" : [ "http://www.mendeley.com/documents/?uuid=cfcfff72-5c11-4304-b64b-9aa4cde5fc3a" ] } ], "mendeley" : { "formattedCitation" : "(6)", "plainTextFormattedCitation" : "(6)", "previouslyFormattedCitation" : "(6)" }, "properties" : { "noteIndex" : 2 }, "schema" : "https://github.com/citation-style-language/schema/raw/master/csl-citation.json" }</w:instrText>
      </w:r>
      <w:r>
        <w:fldChar w:fldCharType="separate"/>
      </w:r>
      <w:r w:rsidR="000500F9" w:rsidRPr="000500F9">
        <w:rPr>
          <w:noProof/>
        </w:rPr>
        <w:t>(6)</w:t>
      </w:r>
      <w:r>
        <w:fldChar w:fldCharType="end"/>
      </w:r>
    </w:p>
    <w:p w14:paraId="508E09FF" w14:textId="77777777" w:rsidR="00460EAE" w:rsidRDefault="00460EAE"/>
    <w:p w14:paraId="74226219" w14:textId="1B41FE4F" w:rsidR="00460EAE" w:rsidRDefault="00460EAE">
      <w:r>
        <w:t>Found in sediment.</w:t>
      </w:r>
    </w:p>
    <w:p w14:paraId="2B82EAAC" w14:textId="77777777" w:rsidR="00460EAE" w:rsidRDefault="00460EAE">
      <w:r>
        <w:t xml:space="preserve">Use enrichment/mixed </w:t>
      </w:r>
      <w:proofErr w:type="spellStart"/>
      <w:r>
        <w:t>inocula</w:t>
      </w:r>
      <w:proofErr w:type="spellEnd"/>
      <w:r>
        <w:t xml:space="preserve"> or </w:t>
      </w:r>
      <w:proofErr w:type="spellStart"/>
      <w:r>
        <w:t>chemostat</w:t>
      </w:r>
      <w:proofErr w:type="spellEnd"/>
      <w:r>
        <w:t xml:space="preserve"> methods.</w:t>
      </w:r>
    </w:p>
    <w:p w14:paraId="6585F483" w14:textId="77777777" w:rsidR="00460EAE" w:rsidRDefault="00460EAE">
      <w:r>
        <w:t xml:space="preserve">Batch culture: closed. No need to add. Simpler. </w:t>
      </w:r>
    </w:p>
    <w:p w14:paraId="70798540" w14:textId="77777777" w:rsidR="00460EAE" w:rsidRDefault="00460EAE">
      <w:r>
        <w:t xml:space="preserve">However, might need </w:t>
      </w:r>
      <w:proofErr w:type="spellStart"/>
      <w:r>
        <w:t>chemostat</w:t>
      </w:r>
      <w:proofErr w:type="spellEnd"/>
      <w:r>
        <w:t>.</w:t>
      </w:r>
    </w:p>
    <w:p w14:paraId="30078640" w14:textId="77777777" w:rsidR="00115E1C" w:rsidRDefault="00460EAE">
      <w:r>
        <w:t>SRB are slow growing</w:t>
      </w:r>
      <w:r w:rsidR="000D51E3">
        <w:t xml:space="preserve">. Unable to compete in enrichment system? </w:t>
      </w:r>
    </w:p>
    <w:p w14:paraId="1C761B71" w14:textId="77777777" w:rsidR="007535FE" w:rsidRDefault="00115E1C">
      <w:r>
        <w:t xml:space="preserve">Anaerobic plating </w:t>
      </w:r>
      <w:proofErr w:type="gramStart"/>
      <w:r>
        <w:t>do</w:t>
      </w:r>
      <w:proofErr w:type="gramEnd"/>
      <w:r>
        <w:t xml:space="preserve"> not distinguish </w:t>
      </w:r>
      <w:proofErr w:type="spellStart"/>
      <w:r>
        <w:t>bw</w:t>
      </w:r>
      <w:proofErr w:type="spellEnd"/>
      <w:r>
        <w:t xml:space="preserve"> different genera </w:t>
      </w:r>
    </w:p>
    <w:p w14:paraId="0F862113" w14:textId="77777777" w:rsidR="007535FE" w:rsidRDefault="007535FE"/>
    <w:p w14:paraId="27AF86FB" w14:textId="77777777" w:rsidR="007535FE" w:rsidRDefault="007535FE">
      <w:r>
        <w:t>Found in marine/estuarine sediments.</w:t>
      </w:r>
    </w:p>
    <w:p w14:paraId="32A5CA89" w14:textId="77777777" w:rsidR="007535FE" w:rsidRDefault="007535FE">
      <w:r>
        <w:t>Saline ponds.</w:t>
      </w:r>
    </w:p>
    <w:p w14:paraId="77E702CC" w14:textId="77777777" w:rsidR="007535FE" w:rsidRDefault="007535FE">
      <w:r>
        <w:t xml:space="preserve">Especially where habitat contaminated by alternative nutrients from sewage effluent. </w:t>
      </w:r>
    </w:p>
    <w:p w14:paraId="2663F85F" w14:textId="77777777" w:rsidR="00C86422" w:rsidRDefault="007535FE">
      <w:r>
        <w:t xml:space="preserve">Anaerobic, but found in low </w:t>
      </w:r>
      <w:proofErr w:type="spellStart"/>
      <w:r>
        <w:t>conc</w:t>
      </w:r>
      <w:proofErr w:type="spellEnd"/>
      <w:r>
        <w:t xml:space="preserve"> in </w:t>
      </w:r>
      <w:proofErr w:type="spellStart"/>
      <w:r>
        <w:t>oxic</w:t>
      </w:r>
      <w:proofErr w:type="spellEnd"/>
      <w:r>
        <w:t xml:space="preserve"> conditions. </w:t>
      </w:r>
    </w:p>
    <w:p w14:paraId="706F8B08" w14:textId="77777777" w:rsidR="00C86422" w:rsidRDefault="00C86422"/>
    <w:p w14:paraId="661A5529" w14:textId="0235B63C" w:rsidR="00460EAE" w:rsidRDefault="00C86422">
      <w:r>
        <w:t xml:space="preserve">Also polluted environments such as spoiled food, sewage </w:t>
      </w:r>
      <w:proofErr w:type="spellStart"/>
      <w:r>
        <w:t>platnts</w:t>
      </w:r>
      <w:proofErr w:type="spellEnd"/>
      <w:r>
        <w:t xml:space="preserve"> </w:t>
      </w:r>
      <w:r w:rsidR="00460EAE">
        <w:fldChar w:fldCharType="begin" w:fldLock="1"/>
      </w:r>
      <w:r w:rsidR="00460EAE">
        <w:instrText>ADDIN CSL_CITATION { "citationItems" : [ { "id" : "ITEM-1", "itemData" : { "DOI" : "10.1111/j.1365-2672.1990.tb01575.x", "ISBN" : "1365-2672", "ISSN" : "0021-8847", "PMID" : "2286579", "abstract" : "All plants, animals and bacteria require sulphur for the synthesis of proteins. The biological trans- formation of sulphur in natural environments is a nutrient cycling process comprising both aerobic and anaerobic components (Postgate 1984). In its highest oxidation state, sulphur exists as the sul- phate ion (SO:-) which is reduced to sulphide (Sz-) by most bacteria, fungi and plants before incor- poration into amino acids. This process is termed assimilatory sulphate reduction and is purely a biosynthetic process. However, any sulphur compound with an oxidation state above that of sulphide 2) can potentially function as an electron acceptor for the oxidation of carbon substrates by bio- logical processes (Goldhaber &amp; Kaplan 1974). For example, during dissimilatory sulphate reduction, the sulphate ion is utilized as an oxidant for the degradation of organic material. An equivalent amount of sulphide is formed per mole of sulphate reduced (Berner 1974):", "author" : [ { "dropping-particle" : "", "family" : "Gibson", "given" : "G R", "non-dropping-particle" : "", "parse-names" : false, "suffix" : "" } ], "container-title" : "The Journal of applied bacteriology", "id" : "ITEM-1", "issue" : "Postgate 1982", "issued" : { "date-parts" : [ [ "1990" ] ] }, "page" : "769-797", "title" : "A Reveiw: Physiology and Ecology of the Sulphate-Reducing Bacteria", "type" : "article-journal", "volume" : "69" }, "uris" : [ "http://www.mendeley.com/documents/?uuid=e7da54b1-8194-459c-90f3-54cb0c836ccb" ] } ], "mendeley" : { "formattedCitation" : "(5)", "plainTextFormattedCitation" : "(5)", "previouslyFormattedCitation" : "(5)" }, "properties" : { "noteIndex" : 3 }, "schema" : "https://github.com/citation-style-language/schema/raw/master/csl-citation.json" }</w:instrText>
      </w:r>
      <w:r w:rsidR="00460EAE">
        <w:fldChar w:fldCharType="separate"/>
      </w:r>
      <w:r w:rsidR="00460EAE" w:rsidRPr="00460EAE">
        <w:rPr>
          <w:noProof/>
        </w:rPr>
        <w:t>(5)</w:t>
      </w:r>
      <w:r w:rsidR="00460EAE">
        <w:fldChar w:fldCharType="end"/>
      </w:r>
    </w:p>
    <w:p w14:paraId="2F2EE826" w14:textId="77777777" w:rsidR="0074540A" w:rsidRDefault="0074540A"/>
    <w:p w14:paraId="1F20D11E" w14:textId="77777777" w:rsidR="00F031A4" w:rsidRDefault="00F031A4">
      <w:r>
        <w:t>Identify using respiratory type, morphology, cultural aspects, stain affinity, gram stain</w:t>
      </w:r>
    </w:p>
    <w:p w14:paraId="49033900" w14:textId="3CB0EB06" w:rsidR="00F031A4" w:rsidRDefault="00294214">
      <w:r>
        <w:t>Further test: evidence</w:t>
      </w:r>
      <w:r w:rsidR="00F031A4">
        <w:t xml:space="preserve"> of motility, production of only H2S, catalase test, sensitivity to kanamycin, </w:t>
      </w:r>
      <w:proofErr w:type="spellStart"/>
      <w:r w:rsidR="00F031A4">
        <w:t>colistin</w:t>
      </w:r>
      <w:proofErr w:type="spellEnd"/>
      <w:r w:rsidR="00F031A4">
        <w:t>, vancomycin.</w:t>
      </w:r>
      <w:r w:rsidR="008F6479">
        <w:t xml:space="preserve"> </w:t>
      </w:r>
      <w:r w:rsidR="00F031A4">
        <w:fldChar w:fldCharType="begin" w:fldLock="1"/>
      </w:r>
      <w:r w:rsidR="00F031A4">
        <w:instrText>ADDIN CSL_CITATION { "citationItems" : [ { "id" : "ITEM-1", "itemData" : { "author" : [ { "dropping-particle" : "", "family" : "Costinar", "given" : "Luminita", "non-dropping-particle" : "", "parse-names" : false, "suffix" : "" }, { "dropping-particle" : "", "family" : "Herman", "given" : "V", "non-dropping-particle" : "", "parse-names" : false, "suffix" : "" }, { "dropping-particle" : "", "family" : "Pascu", "given" : "Corina", "non-dropping-particle" : "", "parse-names" : false, "suffix" : "" } ], "id" : "ITEM-1", "issue" : "119", "issued" : { "date-parts" : [ [ "2010" ] ] }, "page" : "128-131", "title" : "THE PRESENCE OF SULFATE-REDUCING BACTERIA IN DOG \u2019 S ORAL CAVITY", "type" : "article-journal", "volume" : "XLIII" }, "uris" : [ "http://www.mendeley.com/documents/?uuid=36bab372-ced8-4698-be07-2308159dca60" ] } ], "mendeley" : { "formattedCitation" : "(1)", "plainTextFormattedCitation" : "(1)", "previouslyFormattedCitation" : "(1)" }, "properties" : { "noteIndex" : 1 }, "schema" : "https://github.com/citation-style-language/schema/raw/master/csl-citation.json" }</w:instrText>
      </w:r>
      <w:r w:rsidR="00F031A4">
        <w:fldChar w:fldCharType="separate"/>
      </w:r>
      <w:r w:rsidR="00F031A4" w:rsidRPr="00F031A4">
        <w:rPr>
          <w:noProof/>
        </w:rPr>
        <w:t>(1)</w:t>
      </w:r>
      <w:r w:rsidR="00F031A4">
        <w:fldChar w:fldCharType="end"/>
      </w:r>
    </w:p>
    <w:p w14:paraId="1BAE8B52" w14:textId="77777777" w:rsidR="00C015E5" w:rsidRDefault="00C015E5"/>
    <w:p w14:paraId="122385DC" w14:textId="77777777" w:rsidR="00C015E5" w:rsidRDefault="00C015E5">
      <w:r>
        <w:t xml:space="preserve">Tiny, pinpoint, round colonies </w:t>
      </w:r>
    </w:p>
    <w:p w14:paraId="77D2FDD1" w14:textId="77777777" w:rsidR="00C015E5" w:rsidRDefault="00C015E5">
      <w:r>
        <w:t>Gram negative</w:t>
      </w:r>
    </w:p>
    <w:p w14:paraId="74604444" w14:textId="77777777" w:rsidR="00C015E5" w:rsidRDefault="00C015E5">
      <w:r>
        <w:t>Curved/rod-shaped</w:t>
      </w:r>
    </w:p>
    <w:p w14:paraId="1874BF24" w14:textId="77777777" w:rsidR="00294214" w:rsidRDefault="00C015E5" w:rsidP="00294214">
      <w:r>
        <w:t xml:space="preserve">Single polar flagellum </w:t>
      </w:r>
      <w:r>
        <w:fldChar w:fldCharType="begin" w:fldLock="1"/>
      </w:r>
      <w:r>
        <w:instrText>ADDIN CSL_CITATION { "citationItems" : [ { "id" : "ITEM-1", "itemData" : { "DOI" : "10.1016/j.apme.2015.11.086", "ISSN" : "09760016", "abstract" : "Nosocomial infections are the most notorious of all the microbial infections. Apart from causing rise in the economic burden, it also leads to increase in the morbidity and mortality of the hospitalized patients. So far, the main armamentarium to combat these infections has remained the antibiotics. But with increase in the antibiotic-resistant microbes and a relatively slower rate of discovery of newer antibiotics, we have to look out for innovative ways to contain these infections. This is where role of innovative technologies come in to the picture. Technology can play a major role if applied judiciously and in time. Strategically used, it can be used to control nosocomial infections at the levels of detection of the disease as well as prophylaxis of the disease.", "author" : [ { "dropping-particle" : "", "family" : "Shukla", "given" : "Prashant", "non-dropping-particle" : "", "parse-names" : false, "suffix" : "" }, { "dropping-particle" : "", "family" : "Garg", "given" : "Rahul K.", "non-dropping-particle" : "", "parse-names" : false, "suffix" : "" }, { "dropping-particle" : "", "family" : "Dahiya", "given" : "Amit K.", "non-dropping-particle" : "", "parse-names" : false, "suffix" : "" } ], "container-title" : "Apollo Medicine", "id" : "ITEM-1", "issue" : "1", "issued" : { "date-parts" : [ [ "2016" ] ] }, "page" : "71-73", "publisher" : "Indraprastha Medical Corporation Ltd.", "title" : "Role of technology to combat nosocomial infections", "type" : "article-journal", "volume" : "13" }, "uris" : [ "http://www.mendeley.com/documents/?uuid=30682d38-e1c2-4381-b478-31a5e47eddba" ] } ], "mendeley" : { "formattedCitation" : "(2)", "plainTextFormattedCitation" : "(2)", "previouslyFormattedCitation" : "(2)" }, "properties" : { "noteIndex" : 1 }, "schema" : "https://github.com/citation-style-language/schema/raw/master/csl-citation.json" }</w:instrText>
      </w:r>
      <w:r>
        <w:fldChar w:fldCharType="separate"/>
      </w:r>
      <w:r w:rsidRPr="00C015E5">
        <w:rPr>
          <w:noProof/>
        </w:rPr>
        <w:t>(2)</w:t>
      </w:r>
      <w:r>
        <w:fldChar w:fldCharType="end"/>
      </w:r>
      <w:r w:rsidR="00294214" w:rsidRPr="00294214">
        <w:t xml:space="preserve"> </w:t>
      </w:r>
    </w:p>
    <w:p w14:paraId="06DD7DA8" w14:textId="77777777" w:rsidR="00294214" w:rsidRDefault="00294214" w:rsidP="00294214"/>
    <w:p w14:paraId="3EED1163" w14:textId="77777777" w:rsidR="00294214" w:rsidRDefault="00294214" w:rsidP="00294214">
      <w:r>
        <w:t xml:space="preserve">Presence indicated by strong blackening due to precipitation of </w:t>
      </w:r>
      <w:proofErr w:type="spellStart"/>
      <w:r>
        <w:t>FeS</w:t>
      </w:r>
      <w:proofErr w:type="spellEnd"/>
      <w:r>
        <w:t xml:space="preserve">. </w:t>
      </w:r>
    </w:p>
    <w:p w14:paraId="48FAC69A" w14:textId="6FD299B0" w:rsidR="00294214" w:rsidRDefault="00294214" w:rsidP="00294214">
      <w:r>
        <w:t xml:space="preserve">Morphological criteria and substrate utilization tests to identify </w:t>
      </w:r>
      <w:r>
        <w:fldChar w:fldCharType="begin" w:fldLock="1"/>
      </w:r>
      <w:r w:rsidR="000D6E9E">
        <w:instrText>ADDIN CSL_CITATION { "citationItems" : [ { "id" : "ITEM-1", "itemData" : { "DOI" : "10.1111/j.1399-302X.1995.tb00156.x", "ISSN" : "1399302X", "PMID" : "8596671", "abstract" : "This report is the first to describe the occurrence of sulfate-reducing bacteria in the human mouth. Samples of subgingival dental plaque were examined for the presence of sulfate-reducing bacteria. Using enrichment cultures, sulfate-reducing bacteria were detected in 25 (58%) of 43 individuals, and in 39 (48%) of the 82 samples. Pure isolates of sulfate-reducing bacteria, obtained from a limited number of enrichment cultures, belonged to the genera Desulfobacter and Desulfovibrio. These genera are also the predominant sulfate-reducing bacteria in the human large intestine. The sulfate-reducing bacteria use sulfate as terminal electron acceptor to oxidize low-molecular-weight organic compounds, mainly products of microbial fermentation such as acetate, lactate etc. The numbers of sulfate-reducing bacteria in the mouth are assumed to be limited by sulfate. Potential sources of sulfate in the subgingival area include free sulfate in pocket fluid and glycosaminoglycans from periodontal tissues.", "author" : [ { "dropping-particle" : "", "family" : "Hoeven", "given" : "J. S.", "non-dropping-particle" : "van der", "parse-names" : false, "suffix" : "" }, { "dropping-particle" : "", "family" : "Kieboom", "given" : "C. W.A.", "non-dropping-particle" : "van den", "parse-names" : false, "suffix" : "" }, { "dropping-particle" : "", "family" : "Schaeken", "given" : "M. J.M.", "non-dropping-particle" : "", "parse-names" : false, "suffix" : "" } ], "container-title" : "Oral Microbiology and Immunology", "id" : "ITEM-1", "issue" : "5", "issued" : { "date-parts" : [ [ "1995" ] ] }, "page" : "288-290", "title" : "Sulfate\u2010reducing bacteria in the periodontal pocket", "type" : "article-journal", "volume" : "10" }, "uris" : [ "http://www.mendeley.com/documents/?uuid=30872ef7-d445-400e-a9cf-aa6539733d00" ] } ], "mendeley" : { "formattedCitation" : "(3)", "plainTextFormattedCitation" : "(3)", "previouslyFormattedCitation" : "(3)" }, "properties" : { "noteIndex" : 2 }, "schema" : "https://github.com/citation-style-language/schema/raw/master/csl-citation.json" }</w:instrText>
      </w:r>
      <w:r>
        <w:fldChar w:fldCharType="separate"/>
      </w:r>
      <w:r w:rsidRPr="00294214">
        <w:rPr>
          <w:noProof/>
        </w:rPr>
        <w:t>(3)</w:t>
      </w:r>
      <w:r>
        <w:fldChar w:fldCharType="end"/>
      </w:r>
    </w:p>
    <w:p w14:paraId="113AAD65" w14:textId="77777777" w:rsidR="00C015E5" w:rsidRDefault="00C015E5"/>
    <w:p w14:paraId="1C1D7717" w14:textId="726BBE36" w:rsidR="000500F9" w:rsidRDefault="000500F9">
      <w:r>
        <w:t>2 categories for those that use lactate for carbon/energy:</w:t>
      </w:r>
    </w:p>
    <w:p w14:paraId="316E6028" w14:textId="36DBB5F0" w:rsidR="000500F9" w:rsidRDefault="000500F9">
      <w:r>
        <w:t>spore-forming straight</w:t>
      </w:r>
    </w:p>
    <w:p w14:paraId="2A6D1C19" w14:textId="09D5AC0B" w:rsidR="000500F9" w:rsidRDefault="000500F9">
      <w:r>
        <w:t>curved rods</w:t>
      </w:r>
    </w:p>
    <w:p w14:paraId="59B03397" w14:textId="77777777" w:rsidR="00A67AFB" w:rsidRDefault="00A67AFB"/>
    <w:p w14:paraId="57B8066A" w14:textId="49DAF330" w:rsidR="00A67AFB" w:rsidRDefault="00A67AFB">
      <w:r>
        <w:t>Identify using motility tests, Gram reaction, cell size, morphology</w:t>
      </w:r>
    </w:p>
    <w:p w14:paraId="25DF7D46" w14:textId="06868F12" w:rsidR="000500F9" w:rsidRDefault="000500F9">
      <w:r>
        <w:fldChar w:fldCharType="begin" w:fldLock="1"/>
      </w:r>
      <w:r>
        <w:instrText>ADDIN CSL_CITATION { "citationItems" : [ { "id" : "ITEM-1", "itemData" : { "DOI" : "10.1111/j.1365-2672.1990.tb01575.x", "ISBN" : "1365-2672", "ISSN" : "0021-8847", "PMID" : "2286579", "abstract" : "All plants, animals and bacteria require sulphur for the synthesis of proteins. The biological trans- formation of sulphur in natural environments is a nutrient cycling process comprising both aerobic and anaerobic components (Postgate 1984). In its highest oxidation state, sulphur exists as the sul- phate ion (SO:-) which is reduced to sulphide (Sz-) by most bacteria, fungi and plants before incor- poration into amino acids. This process is termed assimilatory sulphate reduction and is purely a biosynthetic process. However, any sulphur compound with an oxidation state above that of sulphide 2) can potentially function as an electron acceptor for the oxidation of carbon substrates by bio- logical processes (Goldhaber &amp; Kaplan 1974). For example, during dissimilatory sulphate reduction, the sulphate ion is utilized as an oxidant for the degradation of organic material. An equivalent amount of sulphide is formed per mole of sulphate reduced (Berner 1974):", "author" : [ { "dropping-particle" : "", "family" : "Gibson", "given" : "G R", "non-dropping-particle" : "", "parse-names" : false, "suffix" : "" } ], "container-title" : "The Journal of applied bacteriology", "id" : "ITEM-1", "issue" : "Postgate 1982", "issued" : { "date-parts" : [ [ "1990" ] ] }, "page" : "769-797", "title" : "A Reveiw: Physiology and Ecology of the Sulphate-Reducing Bacteria", "type" : "article-journal", "volume" : "69" }, "uris" : [ "http://www.mendeley.com/documents/?uuid=e7da54b1-8194-459c-90f3-54cb0c836ccb" ] } ], "mendeley" : { "formattedCitation" : "(5)", "plainTextFormattedCitation" : "(5)", "previouslyFormattedCitation" : "(5)" }, "properties" : { "noteIndex" : 3 }, "schema" : "https://github.com/citation-style-language/schema/raw/master/csl-citation.json" }</w:instrText>
      </w:r>
      <w:r>
        <w:fldChar w:fldCharType="separate"/>
      </w:r>
      <w:r w:rsidRPr="000500F9">
        <w:rPr>
          <w:noProof/>
        </w:rPr>
        <w:t>(5)</w:t>
      </w:r>
      <w:r>
        <w:fldChar w:fldCharType="end"/>
      </w:r>
    </w:p>
    <w:sectPr w:rsidR="000500F9" w:rsidSect="00DF3D1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8"/>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1A4"/>
    <w:rsid w:val="000500F9"/>
    <w:rsid w:val="000664C5"/>
    <w:rsid w:val="000D05DF"/>
    <w:rsid w:val="000D51E3"/>
    <w:rsid w:val="000D6E9E"/>
    <w:rsid w:val="000F2C4E"/>
    <w:rsid w:val="00115E1C"/>
    <w:rsid w:val="00294214"/>
    <w:rsid w:val="002F564D"/>
    <w:rsid w:val="00432CDE"/>
    <w:rsid w:val="00460EAE"/>
    <w:rsid w:val="004C589A"/>
    <w:rsid w:val="00525838"/>
    <w:rsid w:val="00555359"/>
    <w:rsid w:val="00574F06"/>
    <w:rsid w:val="005C7CDC"/>
    <w:rsid w:val="0060679E"/>
    <w:rsid w:val="006570EC"/>
    <w:rsid w:val="006602F2"/>
    <w:rsid w:val="006E108A"/>
    <w:rsid w:val="006E3154"/>
    <w:rsid w:val="00707A31"/>
    <w:rsid w:val="0074540A"/>
    <w:rsid w:val="007535FE"/>
    <w:rsid w:val="008A0E9F"/>
    <w:rsid w:val="008F6479"/>
    <w:rsid w:val="009A7927"/>
    <w:rsid w:val="00A67AFB"/>
    <w:rsid w:val="00C015E5"/>
    <w:rsid w:val="00C42198"/>
    <w:rsid w:val="00C86422"/>
    <w:rsid w:val="00CF7E5D"/>
    <w:rsid w:val="00D236FB"/>
    <w:rsid w:val="00D30F6A"/>
    <w:rsid w:val="00D61710"/>
    <w:rsid w:val="00DF3D1E"/>
    <w:rsid w:val="00E601F7"/>
    <w:rsid w:val="00E62EC0"/>
    <w:rsid w:val="00E64947"/>
    <w:rsid w:val="00EC7AF8"/>
    <w:rsid w:val="00EE44FA"/>
    <w:rsid w:val="00F031A4"/>
    <w:rsid w:val="00F85C32"/>
    <w:rsid w:val="00FD210D"/>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3635D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0464896-E46F-0D49-B799-199B825107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4</Pages>
  <Words>5347</Words>
  <Characters>30479</Characters>
  <Application>Microsoft Macintosh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57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2</cp:revision>
  <dcterms:created xsi:type="dcterms:W3CDTF">2017-09-19T13:19:00Z</dcterms:created>
  <dcterms:modified xsi:type="dcterms:W3CDTF">2017-09-21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ety-for-microbiology</vt:lpwstr>
  </property>
  <property fmtid="{D5CDD505-2E9C-101B-9397-08002B2CF9AE}" pid="5" name="Mendeley Recent Style Name 1_1">
    <vt:lpwstr>American Society for Microbiology</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6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9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73557124-0ebd-314c-a496-621c0fc388d0</vt:lpwstr>
  </property>
  <property fmtid="{D5CDD505-2E9C-101B-9397-08002B2CF9AE}" pid="24" name="Mendeley Citation Style_1">
    <vt:lpwstr>http://www.zotero.org/styles/american-society-for-microbiology</vt:lpwstr>
  </property>
</Properties>
</file>